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BCCA578"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90414F" w:rsidRPr="0090414F">
        <w:t>{Rosenberg, 2021 #2781}</w:t>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620"/>
      </w:tblGrid>
      <w:tr w:rsidR="00023A42" w14:paraId="22A183DF" w14:textId="77777777" w:rsidTr="00BA6065">
        <w:tc>
          <w:tcPr>
            <w:tcW w:w="3235" w:type="dxa"/>
            <w:shd w:val="clear" w:color="auto" w:fill="DEEAF6" w:themeFill="accent5" w:themeFillTint="33"/>
            <w:vAlign w:val="center"/>
          </w:tcPr>
          <w:p w14:paraId="6FE35D8E" w14:textId="77777777" w:rsidR="00023A42" w:rsidRDefault="00023A42" w:rsidP="00BA6065">
            <w:pPr>
              <w:pStyle w:val="TableTitle"/>
            </w:pPr>
            <w:r>
              <w:t>Description</w:t>
            </w:r>
          </w:p>
        </w:tc>
        <w:tc>
          <w:tcPr>
            <w:tcW w:w="1620" w:type="dxa"/>
            <w:shd w:val="clear" w:color="auto" w:fill="DEEAF6" w:themeFill="accent5" w:themeFillTint="33"/>
            <w:vAlign w:val="center"/>
          </w:tcPr>
          <w:p w14:paraId="00891344" w14:textId="77777777" w:rsidR="00023A42" w:rsidRDefault="00023A42" w:rsidP="00BA6065">
            <w:pPr>
              <w:pStyle w:val="TableTitle"/>
            </w:pPr>
            <w:r>
              <w:t>Price</w:t>
            </w:r>
          </w:p>
          <w:p w14:paraId="25B4C2CA" w14:textId="77777777" w:rsidR="00023A42" w:rsidRDefault="00023A42" w:rsidP="00BA6065">
            <w:pPr>
              <w:pStyle w:val="TableTitle"/>
            </w:pPr>
            <w:r>
              <w:t>($/acre-foot)</w:t>
            </w:r>
          </w:p>
        </w:tc>
      </w:tr>
      <w:tr w:rsidR="00023A42" w14:paraId="2C47F625" w14:textId="77777777" w:rsidTr="00BA6065">
        <w:tc>
          <w:tcPr>
            <w:tcW w:w="3235" w:type="dxa"/>
          </w:tcPr>
          <w:p w14:paraId="294CC1BD" w14:textId="77777777" w:rsidR="00023A42" w:rsidRPr="00023A42" w:rsidRDefault="00023A42" w:rsidP="00BA6065">
            <w:pPr>
              <w:pStyle w:val="TableTitle"/>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BA6065">
            <w:pPr>
              <w:pStyle w:val="TableTitle"/>
              <w:rPr>
                <w:b w:val="0"/>
                <w:bCs w:val="0"/>
              </w:rPr>
            </w:pPr>
            <w:r w:rsidRPr="00023A42">
              <w:rPr>
                <w:b w:val="0"/>
                <w:bCs w:val="0"/>
              </w:rPr>
              <w:t>$300 - $500</w:t>
            </w:r>
          </w:p>
        </w:tc>
      </w:tr>
      <w:tr w:rsidR="00023A42" w14:paraId="45A6BD14" w14:textId="77777777" w:rsidTr="00BA6065">
        <w:tc>
          <w:tcPr>
            <w:tcW w:w="3235" w:type="dxa"/>
          </w:tcPr>
          <w:p w14:paraId="5FBAA832" w14:textId="77777777" w:rsidR="00023A42" w:rsidRPr="00023A42" w:rsidRDefault="00023A42" w:rsidP="00BA6065">
            <w:pPr>
              <w:pStyle w:val="TableTitle"/>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BA6065">
            <w:pPr>
              <w:pStyle w:val="TableTitle"/>
              <w:rPr>
                <w:b w:val="0"/>
                <w:bCs w:val="0"/>
              </w:rPr>
            </w:pPr>
            <w:r w:rsidRPr="00023A42">
              <w:rPr>
                <w:b w:val="0"/>
                <w:bCs w:val="0"/>
              </w:rPr>
              <w:t>$700 - $1,000</w:t>
            </w:r>
          </w:p>
        </w:tc>
      </w:tr>
      <w:tr w:rsidR="00023A42" w14:paraId="64A5471F" w14:textId="77777777" w:rsidTr="00BA6065">
        <w:tc>
          <w:tcPr>
            <w:tcW w:w="3235" w:type="dxa"/>
          </w:tcPr>
          <w:p w14:paraId="28B088ED" w14:textId="77777777" w:rsidR="00023A42" w:rsidRPr="00023A42" w:rsidRDefault="00023A42" w:rsidP="00BA6065">
            <w:pPr>
              <w:pStyle w:val="TableTitle"/>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BA6065">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A8BF279"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t>Appendix 1. Summary of Current Colorado River Operations</w:t>
      </w:r>
    </w:p>
    <w:p w14:paraId="092121A2" w14:textId="2F4C6CDB" w:rsidR="00E82B06" w:rsidRDefault="00E82B06" w:rsidP="00E82B06">
      <w:r>
        <w:t xml:space="preserve">The Colorado River basin has a long history. The parties do not get along. There is much written material. </w:t>
      </w:r>
      <w:r>
        <w:t xml:space="preserve">This appendix summarizes </w:t>
      </w:r>
      <w:r>
        <w:t>key pieces</w:t>
      </w:r>
      <w:r>
        <w:t xml:space="preserve"> and provides links to the actual documents</w:t>
      </w:r>
      <w:r>
        <w:t>:</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29" w:history="1">
        <w:r w:rsidRPr="00E82B06">
          <w:rPr>
            <w:rStyle w:val="Hyperlink"/>
            <w:rFonts w:ascii="Times-Roman" w:hAnsi="Times-Roman" w:cs="Times-Roman"/>
            <w:b/>
            <w:bCs/>
          </w:rPr>
          <w:t>Map</w:t>
        </w:r>
      </w:hyperlink>
      <w:r>
        <w:rPr>
          <w:rFonts w:ascii="Times-Roman" w:hAnsi="Times-Roman" w:cs="Times-Roman"/>
        </w:rPr>
        <w:t xml:space="preserve"> show</w:t>
      </w:r>
      <w:r>
        <w:rPr>
          <w:rFonts w:ascii="Times-Roman" w:hAnsi="Times-Roman" w:cs="Times-Roman"/>
        </w:rPr>
        <w:t>s</w:t>
      </w:r>
      <w:r>
        <w:rPr>
          <w:rFonts w:ascii="Times-Roman" w:hAnsi="Times-Roman" w:cs="Times-Roman"/>
        </w:rPr>
        <w:t xml:space="preserve">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w:t>
      </w:r>
      <w:r w:rsidRPr="00E82B06">
        <w:rPr>
          <w:rFonts w:ascii="Times New Roman" w:hAnsi="Times New Roman"/>
        </w:rPr>
        <w:t>1922, 1928, 1944, 1956, 1964, and 1968 --</w:t>
      </w:r>
      <w:r w:rsidRPr="005316E2">
        <w:rPr>
          <w:rFonts w:ascii="Times New Roman" w:hAnsi="Times New Roman"/>
        </w:rPr>
        <w:t xml:space="preserve">  </w:t>
      </w:r>
      <w:hyperlink r:id="rId3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bookmarkStart w:id="15" w:name="_GoBack"/>
    <w:p w14:paraId="5D43568D" w14:textId="092DCAA6" w:rsidR="00E82B06" w:rsidRDefault="00E82B06" w:rsidP="00617A5E">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bookmarkEnd w:id="15"/>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33"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4"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5"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6"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7"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8"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9"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40"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41"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42"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3"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4"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5"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6"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7"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8"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9"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50"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51"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52"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3"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4"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5"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6"/>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AD6EC" w14:textId="77777777" w:rsidR="00511097" w:rsidRDefault="00511097" w:rsidP="00305979">
      <w:r>
        <w:separator/>
      </w:r>
    </w:p>
  </w:endnote>
  <w:endnote w:type="continuationSeparator" w:id="0">
    <w:p w14:paraId="6034B8DA" w14:textId="77777777" w:rsidR="00511097" w:rsidRDefault="00511097"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49784E" w:rsidRDefault="0049784E">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49784E" w:rsidRDefault="0049784E"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A4402" w14:textId="77777777" w:rsidR="00511097" w:rsidRDefault="00511097" w:rsidP="00305979">
      <w:r>
        <w:separator/>
      </w:r>
    </w:p>
  </w:footnote>
  <w:footnote w:type="continuationSeparator" w:id="0">
    <w:p w14:paraId="686D3256" w14:textId="77777777" w:rsidR="00511097" w:rsidRDefault="00511097"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49784E" w:rsidRDefault="0049784E"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A788B"/>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5F3"/>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2F67"/>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doi.org/10.5281/zenodo.5522835" TargetMode="External"/><Relationship Id="rId21" Type="http://schemas.openxmlformats.org/officeDocument/2006/relationships/image" Target="media/image13.png"/><Relationship Id="rId34" Type="http://schemas.openxmlformats.org/officeDocument/2006/relationships/hyperlink" Target="https://www.usbr.gov/lc/region/g1000/pdfiles/ucbsnact.pdf" TargetMode="External"/><Relationship Id="rId42" Type="http://schemas.openxmlformats.org/officeDocument/2006/relationships/hyperlink" Target="https://digitalcommons.usu.edu/water_pubs/169/" TargetMode="External"/><Relationship Id="rId47" Type="http://schemas.openxmlformats.org/officeDocument/2006/relationships/hyperlink" Target="https://www.usbr.gov/dcp/finaldocs.html" TargetMode="External"/><Relationship Id="rId50" Type="http://schemas.openxmlformats.org/officeDocument/2006/relationships/hyperlink" Target="https://www.usbr.gov/uc/water/crsp/cs/gcd.html" TargetMode="External"/><Relationship Id="rId55"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images/maps/CRBSmap.jpg"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ibwc.gov/Treaties_Minutes/Minutes.html" TargetMode="External"/><Relationship Id="rId37" Type="http://schemas.openxmlformats.org/officeDocument/2006/relationships/hyperlink" Target="https://www.usbr.gov/lc/region/g4000/NaturalFlow/current.html" TargetMode="External"/><Relationship Id="rId40" Type="http://schemas.openxmlformats.org/officeDocument/2006/relationships/hyperlink" Target="https://doi.org/10.5281/zenodo.5522835" TargetMode="External"/><Relationship Id="rId45" Type="http://schemas.openxmlformats.org/officeDocument/2006/relationships/hyperlink" Target="https://www.usbr.gov/lc/region/programs/crbstudy/tws/finalreport.html" TargetMode="External"/><Relationship Id="rId53" Type="http://schemas.openxmlformats.org/officeDocument/2006/relationships/hyperlink" Target="https://qcnr.usu.edu/coloradoriver/files/WhitePaper6.pdf"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lawofrvr.html" TargetMode="External"/><Relationship Id="rId35" Type="http://schemas.openxmlformats.org/officeDocument/2006/relationships/hyperlink" Target="https://www.ibwc.gov/Treaties_Minutes/Minutes.html" TargetMode="External"/><Relationship Id="rId43" Type="http://schemas.openxmlformats.org/officeDocument/2006/relationships/hyperlink" Target="https://qcnr.usu.edu/coloradoriver/files/WhitePaper4.pdf" TargetMode="External"/><Relationship Id="rId48" Type="http://schemas.openxmlformats.org/officeDocument/2006/relationships/hyperlink" Target="https://www.usbr.gov/ColoradoRiverBasin/documents/7.D.Review_FinalReport_12-18-2020.pdf" TargetMode="External"/><Relationship Id="rId56"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s://www.usbr.gov/lc/region/g4000/hourly/mead-elv.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pao/pdfiles/crcompct.pdf" TargetMode="External"/><Relationship Id="rId38" Type="http://schemas.openxmlformats.org/officeDocument/2006/relationships/hyperlink" Target="https://digitalcommons.usu.edu/water_pubs/170/" TargetMode="External"/><Relationship Id="rId46" Type="http://schemas.openxmlformats.org/officeDocument/2006/relationships/hyperlink" Target="https://www.usbr.gov/lc/region/programs/strategies/RecordofDecision.pdf" TargetMode="External"/><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hyperlink" Target="https://doi.org/10.5281/zenodo.5522835" TargetMode="External"/><Relationship Id="rId54"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www.treeflow.info/content/upper-colorado" TargetMode="External"/><Relationship Id="rId49" Type="http://schemas.openxmlformats.org/officeDocument/2006/relationships/hyperlink" Target="https://www.usbr.gov/lc/region/g4000/wtracct.html" TargetMode="External"/><Relationship Id="rId57"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hyperlink" Target="https://www.usbr.gov/lc/region/programs/strategies/RecordofDecision.pdf" TargetMode="External"/><Relationship Id="rId44" Type="http://schemas.openxmlformats.org/officeDocument/2006/relationships/hyperlink" Target="https://qcnr.usu.edu/wats/colorado_river_studies/files/documents/Fill_Mead_First_Analysis.pdf" TargetMode="External"/><Relationship Id="rId52" Type="http://schemas.openxmlformats.org/officeDocument/2006/relationships/hyperlink" Target="https://www.usbr.gov/uc/water/crsp/studies/images/PowellForecast.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EB560-04B1-4E5C-880C-5EEBBA527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1281</Words>
  <Characters>6430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cp:revision>
  <dcterms:created xsi:type="dcterms:W3CDTF">2021-10-11T18:49:00Z</dcterms:created>
  <dcterms:modified xsi:type="dcterms:W3CDTF">2021-10-11T22:59:00Z</dcterms:modified>
</cp:coreProperties>
</file>